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141C8C">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141C8C">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141C8C">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141C8C">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141C8C">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141C8C">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141C8C">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141C8C">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141C8C">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141C8C">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141C8C">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141C8C">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141C8C">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141C8C">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141C8C">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141C8C">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141C8C">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141C8C">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141C8C">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141C8C">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141C8C">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141C8C">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141C8C">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141C8C">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141C8C">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141C8C">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141C8C">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141C8C">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141C8C">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141C8C">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141C8C">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141C8C">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141C8C">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141C8C">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141C8C">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141C8C"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141C8C"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141C8C"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77777777"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E6CA19" w:rsidR="004E5276" w:rsidRPr="004E5276" w:rsidRDefault="00CF10D3" w:rsidP="004E5276">
      <w:pPr>
        <w:pStyle w:val="ListParagraph"/>
        <w:ind w:left="426" w:firstLine="0"/>
        <w:rPr>
          <w:rFonts w:ascii="Arial" w:hAnsi="Arial" w:cs="Arial"/>
          <w:color w:val="000000" w:themeColor="text1"/>
        </w:rPr>
      </w:pPr>
      <w:r>
        <w:rPr>
          <w:noProof/>
        </w:rPr>
        <w:drawing>
          <wp:anchor distT="0" distB="0" distL="114300" distR="114300" simplePos="0" relativeHeight="251675648" behindDoc="0" locked="0" layoutInCell="1" allowOverlap="1" wp14:anchorId="6E2A5018" wp14:editId="22EAC4B9">
            <wp:simplePos x="0" y="0"/>
            <wp:positionH relativeFrom="margin">
              <wp:posOffset>-129540</wp:posOffset>
            </wp:positionH>
            <wp:positionV relativeFrom="paragraph">
              <wp:posOffset>131445</wp:posOffset>
            </wp:positionV>
            <wp:extent cx="5413375" cy="302514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3375" cy="302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3E7D0E7D"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Pr>
          <w:rFonts w:ascii="Arial" w:hAnsi="Arial" w:cs="Arial"/>
        </w:rPr>
        <w:t xml:space="preserve">, </w:t>
      </w:r>
      <w:r w:rsidRPr="007F3CB6">
        <w:rPr>
          <w:rFonts w:ascii="Arial" w:hAnsi="Arial" w:cs="Arial"/>
          <w:i/>
          <w:iCs/>
        </w:rPr>
        <w:t>order</w:t>
      </w:r>
      <w:r>
        <w:rPr>
          <w:rFonts w:ascii="Arial" w:hAnsi="Arial" w:cs="Arial"/>
        </w:rPr>
        <w:t xml:space="preserve"> sparepart dan 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01EDA7F5" w:rsidR="007B450C" w:rsidRDefault="007B450C" w:rsidP="007F3CB6">
      <w:pPr>
        <w:pStyle w:val="ListParagraph"/>
        <w:ind w:left="0" w:firstLine="709"/>
        <w:rPr>
          <w:rFonts w:ascii="Arial" w:hAnsi="Arial" w:cs="Arial"/>
        </w:rPr>
      </w:pPr>
      <w:r>
        <w:rPr>
          <w:noProof/>
        </w:rPr>
        <w:lastRenderedPageBreak/>
        <w:drawing>
          <wp:inline distT="0" distB="0" distL="0" distR="0" wp14:anchorId="0257D163" wp14:editId="6A3EF33F">
            <wp:extent cx="5039995" cy="57346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5734685"/>
                    </a:xfrm>
                    <a:prstGeom prst="rect">
                      <a:avLst/>
                    </a:prstGeom>
                    <a:noFill/>
                    <a:ln>
                      <a:noFill/>
                    </a:ln>
                  </pic:spPr>
                </pic:pic>
              </a:graphicData>
            </a:graphic>
          </wp:inline>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w:t>
      </w:r>
      <w:r>
        <w:rPr>
          <w:rFonts w:ascii="Arial" w:hAnsi="Arial" w:cs="Arial"/>
        </w:rPr>
        <w:lastRenderedPageBreak/>
        <w:t xml:space="preserve">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77777777" w:rsidR="00A845E2" w:rsidRDefault="00A845E2" w:rsidP="00A845E2">
      <w:pPr>
        <w:pStyle w:val="ListParagraph"/>
        <w:ind w:left="0" w:firstLine="709"/>
        <w:rPr>
          <w:rFonts w:ascii="Arial" w:hAnsi="Arial" w:cs="Arial"/>
        </w:rPr>
      </w:pPr>
      <w:r>
        <w:rPr>
          <w:rFonts w:ascii="Arial" w:hAnsi="Arial" w:cs="Arial"/>
        </w:rPr>
        <w:t xml:space="preserve">Dalam Proses Kelola Data terdiri dari 13 (tiga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w:t>
      </w:r>
      <w:r>
        <w:rPr>
          <w:rFonts w:ascii="Arial" w:hAnsi="Arial" w:cs="Arial"/>
        </w:rPr>
        <w:lastRenderedPageBreak/>
        <w:t xml:space="preserve">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77777777" w:rsidR="006808BC" w:rsidRDefault="006808BC" w:rsidP="00A845E2">
      <w:pPr>
        <w:pStyle w:val="ListParagraph"/>
        <w:ind w:left="709" w:firstLine="0"/>
        <w:rPr>
          <w:rFonts w:ascii="Arial" w:hAnsi="Arial" w:cs="Arial"/>
          <w:color w:val="000000" w:themeColor="text1"/>
        </w:rPr>
      </w:pPr>
    </w:p>
    <w:p w14:paraId="168451F9" w14:textId="39746AF8" w:rsidR="00A845E2" w:rsidRPr="00A845E2" w:rsidRDefault="00952701" w:rsidP="00A845E2">
      <w:pPr>
        <w:pStyle w:val="ListParagraph"/>
        <w:ind w:left="709" w:firstLine="0"/>
        <w:rPr>
          <w:rFonts w:ascii="Arial" w:hAnsi="Arial" w:cs="Arial"/>
          <w:color w:val="000000" w:themeColor="text1"/>
        </w:rPr>
      </w:pPr>
      <w:r>
        <w:rPr>
          <w:noProof/>
        </w:rPr>
        <w:drawing>
          <wp:anchor distT="0" distB="0" distL="114300" distR="114300" simplePos="0" relativeHeight="251677696" behindDoc="0" locked="0" layoutInCell="1" allowOverlap="1" wp14:anchorId="4F9E9DAB" wp14:editId="1D0198A7">
            <wp:simplePos x="0" y="0"/>
            <wp:positionH relativeFrom="margin">
              <wp:align>left</wp:align>
            </wp:positionH>
            <wp:positionV relativeFrom="paragraph">
              <wp:posOffset>174625</wp:posOffset>
            </wp:positionV>
            <wp:extent cx="5052060" cy="5725795"/>
            <wp:effectExtent l="0" t="0" r="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59060" cy="5734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968D9" w14:textId="1758A2E1" w:rsidR="00CE6F11" w:rsidRDefault="00CE6F11" w:rsidP="007F3CB6">
      <w:pPr>
        <w:pStyle w:val="ListParagraph"/>
        <w:ind w:left="0" w:firstLine="709"/>
        <w:rPr>
          <w:rFonts w:ascii="Arial" w:hAnsi="Arial" w:cs="Arial"/>
          <w:color w:val="000000" w:themeColor="text1"/>
        </w:rPr>
      </w:pPr>
    </w:p>
    <w:p w14:paraId="5C694EE5" w14:textId="5D07F630" w:rsidR="007F3CB6" w:rsidRDefault="007F3CB6" w:rsidP="007F3CB6">
      <w:pPr>
        <w:pStyle w:val="ListParagraph"/>
        <w:ind w:left="709" w:firstLine="0"/>
        <w:rPr>
          <w:rFonts w:ascii="Arial" w:hAnsi="Arial" w:cs="Arial"/>
          <w:color w:val="000000" w:themeColor="text1"/>
        </w:rPr>
      </w:pPr>
    </w:p>
    <w:p w14:paraId="7BCE1674" w14:textId="53D7C4D3" w:rsidR="007F3CB6" w:rsidRDefault="006808BC" w:rsidP="006808BC">
      <w:pPr>
        <w:pStyle w:val="ListParagraph"/>
        <w:ind w:left="709" w:firstLine="0"/>
        <w:jc w:val="center"/>
        <w:rPr>
          <w:rFonts w:ascii="Arial" w:hAnsi="Arial" w:cs="Arial"/>
          <w:color w:val="000000" w:themeColor="text1"/>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lastRenderedPageBreak/>
        <w:t>DFD (Data Flow Diagram) Level</w:t>
      </w:r>
      <w:r>
        <w:rPr>
          <w:rFonts w:ascii="Arial" w:hAnsi="Arial" w:cs="Arial"/>
          <w:color w:val="000000" w:themeColor="text1"/>
        </w:rPr>
        <w:t xml:space="preserve"> 1 Proses Cetak Laporan</w:t>
      </w:r>
    </w:p>
    <w:p w14:paraId="33B94A3E" w14:textId="2706E23E" w:rsidR="00952701" w:rsidRDefault="00AE7B9D" w:rsidP="00AE7B9D">
      <w:pPr>
        <w:ind w:left="142" w:firstLine="567"/>
        <w:rPr>
          <w:rFonts w:ascii="Arial" w:hAnsi="Arial" w:cs="Arial"/>
        </w:rPr>
      </w:pPr>
      <w:r>
        <w:rPr>
          <w:rFonts w:ascii="Arial" w:hAnsi="Arial" w:cs="Arial"/>
        </w:rPr>
        <w:t>Dalam Proses Cetak Laporan terdiri dari 1 buah proses yaitu cetak laporan bulanan serta terdapat 1 (satu) buah data store yaitu order spare part. Berikut adalah gambaran dari DFD (Data Flow Diagram) Level 1 Proses Cetak Laporan pada Gambar 4.6.</w:t>
      </w:r>
    </w:p>
    <w:p w14:paraId="60BAF741" w14:textId="77777777" w:rsidR="00A92222" w:rsidRDefault="00A92222" w:rsidP="00A92222">
      <w:pPr>
        <w:ind w:left="0" w:firstLine="0"/>
        <w:rPr>
          <w:rFonts w:ascii="Arial" w:hAnsi="Arial" w:cs="Arial"/>
        </w:rPr>
      </w:pPr>
    </w:p>
    <w:p w14:paraId="4E222809" w14:textId="5B6F87D6" w:rsidR="00434D08" w:rsidRDefault="00434D08" w:rsidP="00A92222">
      <w:pPr>
        <w:ind w:left="0" w:firstLine="0"/>
        <w:rPr>
          <w:rFonts w:ascii="Arial" w:hAnsi="Arial" w:cs="Arial"/>
        </w:rPr>
      </w:pPr>
      <w:r>
        <w:rPr>
          <w:noProof/>
        </w:rPr>
        <w:drawing>
          <wp:anchor distT="0" distB="0" distL="114300" distR="114300" simplePos="0" relativeHeight="251678720" behindDoc="0" locked="0" layoutInCell="1" allowOverlap="1" wp14:anchorId="6B8E92F8" wp14:editId="5B2B2FF9">
            <wp:simplePos x="0" y="0"/>
            <wp:positionH relativeFrom="column">
              <wp:posOffset>68580</wp:posOffset>
            </wp:positionH>
            <wp:positionV relativeFrom="paragraph">
              <wp:posOffset>351790</wp:posOffset>
            </wp:positionV>
            <wp:extent cx="5039995" cy="799465"/>
            <wp:effectExtent l="0" t="0" r="8255" b="63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lastRenderedPageBreak/>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lastRenderedPageBreak/>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lastRenderedPageBreak/>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lastRenderedPageBreak/>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lastRenderedPageBreak/>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lastRenderedPageBreak/>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lastRenderedPageBreak/>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lastRenderedPageBreak/>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Detail</w:t>
      </w:r>
      <w:r>
        <w:rPr>
          <w:rFonts w:ascii="Arial" w:hAnsi="Arial" w:cs="Arial"/>
          <w:color w:val="000000" w:themeColor="text1"/>
        </w:rPr>
        <w:t xml:space="preserve">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Pr>
          <w:rFonts w:ascii="Arial" w:hAnsi="Arial" w:cs="Arial"/>
          <w:color w:val="000000" w:themeColor="text1"/>
        </w:rPr>
        <w:t>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 xml:space="preserve">Halaman Biodata berisikan data – data biodata dari </w:t>
      </w:r>
      <w:r w:rsidR="00107899">
        <w:rPr>
          <w:rFonts w:ascii="Arial" w:hAnsi="Arial" w:cs="Arial"/>
          <w:color w:val="000000" w:themeColor="text1"/>
        </w:rPr>
        <w:t>teknisi</w:t>
      </w:r>
      <w:r w:rsidR="00107899">
        <w:rPr>
          <w:rFonts w:ascii="Arial" w:hAnsi="Arial" w:cs="Arial"/>
          <w:color w:val="000000" w:themeColor="text1"/>
        </w:rPr>
        <w:t xml:space="preserve">, pada halaman biodata, </w:t>
      </w:r>
      <w:r w:rsidR="00107899">
        <w:rPr>
          <w:rFonts w:ascii="Arial" w:hAnsi="Arial" w:cs="Arial"/>
          <w:color w:val="000000" w:themeColor="text1"/>
        </w:rPr>
        <w:t>teknisi</w:t>
      </w:r>
      <w:r w:rsidR="00107899">
        <w:rPr>
          <w:rFonts w:ascii="Arial" w:hAnsi="Arial" w:cs="Arial"/>
          <w:color w:val="000000" w:themeColor="text1"/>
        </w:rPr>
        <w:t xml:space="preserve"> juga dapat melakukan perubahan terhadap biodata dirinya seperti biodata profil serta biodata kontak, dan dapat dilihat pada Gambar 4.</w:t>
      </w:r>
      <w:r w:rsidR="00107899">
        <w:rPr>
          <w:rFonts w:ascii="Arial" w:hAnsi="Arial" w:cs="Arial"/>
          <w:color w:val="000000" w:themeColor="text1"/>
        </w:rPr>
        <w:t>27</w:t>
      </w:r>
      <w:r w:rsidR="00107899">
        <w:rPr>
          <w:rFonts w:ascii="Arial" w:hAnsi="Arial" w:cs="Arial"/>
          <w:color w:val="000000" w:themeColor="text1"/>
        </w:rPr>
        <w:t>.</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w:t>
      </w:r>
      <w:r>
        <w:rPr>
          <w:rFonts w:ascii="Arial" w:hAnsi="Arial" w:cs="Arial"/>
          <w:color w:val="000000" w:themeColor="text1"/>
        </w:rPr>
        <w:t xml:space="preserve"> tersedia maupun</w:t>
      </w:r>
      <w:r>
        <w:rPr>
          <w:rFonts w:ascii="Arial" w:hAnsi="Arial" w:cs="Arial"/>
          <w:color w:val="000000" w:themeColor="text1"/>
        </w:rPr>
        <w:t xml:space="preserve"> dikerjakan oleh teknisi beserta beberapa informasinya, dan dapat dilihat pada Gambar 4.</w:t>
      </w:r>
      <w:r>
        <w:rPr>
          <w:rFonts w:ascii="Arial" w:hAnsi="Arial" w:cs="Arial"/>
          <w:color w:val="000000" w:themeColor="text1"/>
        </w:rPr>
        <w:t>2</w:t>
      </w:r>
      <w:r>
        <w:rPr>
          <w:rFonts w:ascii="Arial" w:hAnsi="Arial" w:cs="Arial"/>
          <w:color w:val="000000" w:themeColor="text1"/>
        </w:rPr>
        <w:t>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Detail</w:t>
      </w:r>
      <w:r>
        <w:rPr>
          <w:rFonts w:ascii="Arial" w:hAnsi="Arial" w:cs="Arial"/>
          <w:color w:val="000000" w:themeColor="text1"/>
        </w:rPr>
        <w:t xml:space="preserve">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color w:val="000000" w:themeColor="text1"/>
        </w:rPr>
        <w:t>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Pr>
          <w:rFonts w:ascii="Arial" w:hAnsi="Arial" w:cs="Arial"/>
          <w:color w:val="000000" w:themeColor="text1"/>
        </w:rPr>
        <w:t>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w:t>
      </w:r>
      <w:r>
        <w:rPr>
          <w:rFonts w:ascii="Arial" w:hAnsi="Arial" w:cs="Arial"/>
          <w:b/>
          <w:bCs/>
        </w:rPr>
        <w:t>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w:t>
      </w:r>
      <w:r>
        <w:rPr>
          <w:rFonts w:ascii="Arial" w:hAnsi="Arial" w:cs="Arial"/>
        </w:rPr>
        <w:t>user</w:t>
      </w:r>
      <w:r>
        <w:rPr>
          <w:rFonts w:ascii="Arial" w:hAnsi="Arial" w:cs="Arial"/>
        </w:rPr>
        <w:t>. Berikut merupakan rancangan antar muka tersebut</w:t>
      </w:r>
      <w:r>
        <w:rPr>
          <w:rFonts w:ascii="Arial" w:hAnsi="Arial" w:cs="Arial"/>
        </w:rPr>
        <w:t xml:space="preserve">: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color w:val="000000" w:themeColor="text1"/>
        </w:rPr>
        <w:t>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6E3D0633"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218BB5BD">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332BC" w14:textId="5ACB6FD0" w:rsidR="00C955CF" w:rsidRDefault="00F15149" w:rsidP="00F15149">
      <w:pPr>
        <w:jc w:val="center"/>
        <w:rPr>
          <w:rFonts w:ascii="Arial" w:hAnsi="Arial" w:cs="Arial"/>
        </w:rPr>
      </w:pPr>
      <w:r>
        <w:rPr>
          <w:rFonts w:ascii="Arial" w:hAnsi="Arial" w:cs="Arial"/>
        </w:rPr>
        <w:t>Gambar 4.33 Halaman Login</w:t>
      </w:r>
    </w:p>
    <w:p w14:paraId="7D400D6D" w14:textId="77777777" w:rsidR="00C955CF" w:rsidRDefault="00C955CF" w:rsidP="00F15149">
      <w:pPr>
        <w:jc w:val="center"/>
        <w:rPr>
          <w:rFonts w:ascii="Arial" w:hAnsi="Arial" w:cs="Arial"/>
        </w:rPr>
      </w:pPr>
    </w:p>
    <w:p w14:paraId="3C8508EE" w14:textId="77777777" w:rsidR="00F15149" w:rsidRDefault="00F15149" w:rsidP="00F15149">
      <w:pPr>
        <w:jc w:val="center"/>
        <w:rPr>
          <w:rFonts w:ascii="Arial" w:hAnsi="Arial" w:cs="Arial"/>
        </w:rPr>
      </w:pPr>
    </w:p>
    <w:p w14:paraId="4A3C72A8" w14:textId="2C2FB023" w:rsidR="00F15149" w:rsidRPr="00546D98" w:rsidRDefault="00F15149" w:rsidP="00F15149">
      <w:pPr>
        <w:jc w:val="center"/>
        <w:rPr>
          <w:rFonts w:ascii="Arial" w:hAnsi="Arial" w:cs="Arial"/>
        </w:rPr>
        <w:sectPr w:rsidR="00F15149" w:rsidRPr="00546D98" w:rsidSect="00D360F5">
          <w:headerReference w:type="even" r:id="rId75"/>
          <w:headerReference w:type="default" r:id="rId76"/>
          <w:headerReference w:type="first" r:id="rId77"/>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78"/>
      <w:headerReference w:type="default" r:id="rId79"/>
      <w:headerReference w:type="first" r:id="rId80"/>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B68E7" w14:textId="77777777" w:rsidR="00141C8C" w:rsidRDefault="00141C8C" w:rsidP="002B148A">
      <w:pPr>
        <w:spacing w:line="240" w:lineRule="auto"/>
      </w:pPr>
      <w:r>
        <w:separator/>
      </w:r>
    </w:p>
  </w:endnote>
  <w:endnote w:type="continuationSeparator" w:id="0">
    <w:p w14:paraId="31A061A5" w14:textId="77777777" w:rsidR="00141C8C" w:rsidRDefault="00141C8C"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A61B5" w:rsidRDefault="002A61B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A61B5" w:rsidRDefault="002A61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A61B5" w:rsidRDefault="002A61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A61B5" w:rsidRDefault="002A61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A61B5" w:rsidRDefault="002A61B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A61B5" w:rsidRDefault="002A61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A61B5" w:rsidRDefault="002A61B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A61B5" w:rsidRDefault="002A61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A61B5" w:rsidRDefault="002A61B5">
    <w:pPr>
      <w:pStyle w:val="Footer"/>
      <w:jc w:val="center"/>
    </w:pPr>
  </w:p>
  <w:p w14:paraId="2408D4A6" w14:textId="77777777" w:rsidR="002A61B5" w:rsidRDefault="002A61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A61B5" w:rsidRDefault="002A61B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A61B5" w:rsidRDefault="002A61B5">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A61B5" w:rsidRDefault="002A61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BF0DA" w14:textId="77777777" w:rsidR="00141C8C" w:rsidRDefault="00141C8C" w:rsidP="002B148A">
      <w:pPr>
        <w:spacing w:line="240" w:lineRule="auto"/>
      </w:pPr>
      <w:r>
        <w:separator/>
      </w:r>
    </w:p>
  </w:footnote>
  <w:footnote w:type="continuationSeparator" w:id="0">
    <w:p w14:paraId="5B1759D6" w14:textId="77777777" w:rsidR="00141C8C" w:rsidRDefault="00141C8C"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A61B5" w:rsidRDefault="00141C8C">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A61B5" w:rsidRDefault="00141C8C">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8</w:t>
        </w:r>
        <w:r w:rsidR="002A61B5">
          <w:rPr>
            <w:noProof/>
          </w:rPr>
          <w:fldChar w:fldCharType="end"/>
        </w:r>
      </w:p>
    </w:sdtContent>
  </w:sdt>
  <w:p w14:paraId="76CC9146" w14:textId="26734112" w:rsidR="002A61B5" w:rsidRDefault="002A61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A61B5" w:rsidRDefault="00141C8C">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5</w:t>
        </w:r>
        <w:r w:rsidR="002A61B5">
          <w:rPr>
            <w:noProof/>
          </w:rPr>
          <w:fldChar w:fldCharType="end"/>
        </w:r>
      </w:p>
    </w:sdtContent>
  </w:sdt>
  <w:p w14:paraId="6A6BE4C1" w14:textId="77777777" w:rsidR="002A61B5" w:rsidRDefault="002A61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A61B5" w:rsidRDefault="00141C8C">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A61B5" w:rsidRDefault="00141C8C">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A61B5" w:rsidRDefault="00141C8C">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21</w:t>
        </w:r>
        <w:r w:rsidR="002A61B5">
          <w:rPr>
            <w:noProof/>
          </w:rPr>
          <w:fldChar w:fldCharType="end"/>
        </w:r>
      </w:p>
    </w:sdtContent>
  </w:sdt>
  <w:p w14:paraId="77718907" w14:textId="77777777" w:rsidR="002A61B5" w:rsidRDefault="002A61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A61B5" w:rsidRDefault="00141C8C">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A61B5" w:rsidRDefault="00141C8C">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A61B5" w:rsidRDefault="00141C8C">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A61B5" w:rsidRDefault="00141C8C">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A61B5" w:rsidRDefault="00141C8C">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A61B5" w:rsidRDefault="00141C8C">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A61B5" w:rsidRDefault="00141C8C">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A61B5" w:rsidRDefault="00141C8C">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A61B5" w:rsidRDefault="00141C8C">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A61B5" w:rsidRDefault="00141C8C">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A61B5" w:rsidRDefault="00141C8C">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A61B5" w:rsidRDefault="00141C8C">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A61B5" w:rsidRDefault="00141C8C">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6</w:t>
        </w:r>
        <w:r w:rsidR="002A61B5">
          <w:rPr>
            <w:noProof/>
          </w:rPr>
          <w:fldChar w:fldCharType="end"/>
        </w:r>
      </w:p>
    </w:sdtContent>
  </w:sdt>
  <w:p w14:paraId="75FBC87B" w14:textId="675C02A3" w:rsidR="002A61B5" w:rsidRDefault="002A61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A61B5" w:rsidRDefault="00141C8C">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5</w:t>
        </w:r>
        <w:r w:rsidR="002A61B5">
          <w:rPr>
            <w:noProof/>
          </w:rPr>
          <w:fldChar w:fldCharType="end"/>
        </w:r>
      </w:p>
    </w:sdtContent>
  </w:sdt>
  <w:p w14:paraId="61A24A7F" w14:textId="03A84F65" w:rsidR="002A61B5" w:rsidRDefault="002A61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A61B5" w:rsidRDefault="00141C8C">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3"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28"/>
  </w:num>
  <w:num w:numId="2">
    <w:abstractNumId w:val="0"/>
  </w:num>
  <w:num w:numId="3">
    <w:abstractNumId w:val="18"/>
  </w:num>
  <w:num w:numId="4">
    <w:abstractNumId w:val="24"/>
  </w:num>
  <w:num w:numId="5">
    <w:abstractNumId w:val="12"/>
  </w:num>
  <w:num w:numId="6">
    <w:abstractNumId w:val="16"/>
  </w:num>
  <w:num w:numId="7">
    <w:abstractNumId w:val="22"/>
  </w:num>
  <w:num w:numId="8">
    <w:abstractNumId w:val="15"/>
  </w:num>
  <w:num w:numId="9">
    <w:abstractNumId w:val="19"/>
  </w:num>
  <w:num w:numId="10">
    <w:abstractNumId w:val="6"/>
  </w:num>
  <w:num w:numId="11">
    <w:abstractNumId w:val="23"/>
  </w:num>
  <w:num w:numId="12">
    <w:abstractNumId w:val="4"/>
  </w:num>
  <w:num w:numId="13">
    <w:abstractNumId w:val="26"/>
  </w:num>
  <w:num w:numId="14">
    <w:abstractNumId w:val="9"/>
  </w:num>
  <w:num w:numId="15">
    <w:abstractNumId w:val="2"/>
  </w:num>
  <w:num w:numId="16">
    <w:abstractNumId w:val="7"/>
  </w:num>
  <w:num w:numId="17">
    <w:abstractNumId w:val="5"/>
  </w:num>
  <w:num w:numId="18">
    <w:abstractNumId w:val="10"/>
  </w:num>
  <w:num w:numId="19">
    <w:abstractNumId w:val="14"/>
  </w:num>
  <w:num w:numId="20">
    <w:abstractNumId w:val="25"/>
  </w:num>
  <w:num w:numId="21">
    <w:abstractNumId w:val="1"/>
  </w:num>
  <w:num w:numId="22">
    <w:abstractNumId w:val="27"/>
  </w:num>
  <w:num w:numId="23">
    <w:abstractNumId w:val="3"/>
  </w:num>
  <w:num w:numId="24">
    <w:abstractNumId w:val="20"/>
  </w:num>
  <w:num w:numId="25">
    <w:abstractNumId w:val="8"/>
  </w:num>
  <w:num w:numId="26">
    <w:abstractNumId w:val="17"/>
  </w:num>
  <w:num w:numId="27">
    <w:abstractNumId w:val="21"/>
  </w:num>
  <w:num w:numId="28">
    <w:abstractNumId w:val="13"/>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0311"/>
    <w:rsid w:val="000130DC"/>
    <w:rsid w:val="000149C3"/>
    <w:rsid w:val="00022BFB"/>
    <w:rsid w:val="00022E52"/>
    <w:rsid w:val="0002381A"/>
    <w:rsid w:val="00023A07"/>
    <w:rsid w:val="000336B2"/>
    <w:rsid w:val="00044DB9"/>
    <w:rsid w:val="00046440"/>
    <w:rsid w:val="00052785"/>
    <w:rsid w:val="00056D8E"/>
    <w:rsid w:val="00074156"/>
    <w:rsid w:val="0008062D"/>
    <w:rsid w:val="000806CA"/>
    <w:rsid w:val="00081DBA"/>
    <w:rsid w:val="00084922"/>
    <w:rsid w:val="0009422B"/>
    <w:rsid w:val="000A66D8"/>
    <w:rsid w:val="000B0B48"/>
    <w:rsid w:val="000B0BEA"/>
    <w:rsid w:val="000B54E6"/>
    <w:rsid w:val="000B7675"/>
    <w:rsid w:val="000B77DC"/>
    <w:rsid w:val="000C289F"/>
    <w:rsid w:val="000C358B"/>
    <w:rsid w:val="000C4736"/>
    <w:rsid w:val="000D0E92"/>
    <w:rsid w:val="000D5FC4"/>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15106"/>
    <w:rsid w:val="00215660"/>
    <w:rsid w:val="002160BF"/>
    <w:rsid w:val="00216D3C"/>
    <w:rsid w:val="00217506"/>
    <w:rsid w:val="00226F74"/>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BCF"/>
    <w:rsid w:val="00264E64"/>
    <w:rsid w:val="00270DE7"/>
    <w:rsid w:val="002854D9"/>
    <w:rsid w:val="0029786E"/>
    <w:rsid w:val="00297FB5"/>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4EA3"/>
    <w:rsid w:val="002F6D62"/>
    <w:rsid w:val="002F6DA9"/>
    <w:rsid w:val="002F7DC6"/>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74995"/>
    <w:rsid w:val="0039181E"/>
    <w:rsid w:val="00397D06"/>
    <w:rsid w:val="003A1584"/>
    <w:rsid w:val="003A15E3"/>
    <w:rsid w:val="003A6390"/>
    <w:rsid w:val="003B04B6"/>
    <w:rsid w:val="003B5AD8"/>
    <w:rsid w:val="003C24D9"/>
    <w:rsid w:val="003C2E17"/>
    <w:rsid w:val="003C3704"/>
    <w:rsid w:val="003C73D2"/>
    <w:rsid w:val="003C7707"/>
    <w:rsid w:val="003D0684"/>
    <w:rsid w:val="003D1103"/>
    <w:rsid w:val="003D4DD2"/>
    <w:rsid w:val="003E1756"/>
    <w:rsid w:val="003E2E8D"/>
    <w:rsid w:val="003F3F21"/>
    <w:rsid w:val="004070A5"/>
    <w:rsid w:val="00411667"/>
    <w:rsid w:val="004136D4"/>
    <w:rsid w:val="00420B54"/>
    <w:rsid w:val="00424056"/>
    <w:rsid w:val="004259BF"/>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67BA"/>
    <w:rsid w:val="00522262"/>
    <w:rsid w:val="005225CC"/>
    <w:rsid w:val="005242E9"/>
    <w:rsid w:val="00524EDA"/>
    <w:rsid w:val="00534A39"/>
    <w:rsid w:val="00535356"/>
    <w:rsid w:val="005405AD"/>
    <w:rsid w:val="00546D98"/>
    <w:rsid w:val="00547C30"/>
    <w:rsid w:val="00550287"/>
    <w:rsid w:val="0055529E"/>
    <w:rsid w:val="00560782"/>
    <w:rsid w:val="00561829"/>
    <w:rsid w:val="00562B57"/>
    <w:rsid w:val="0056307D"/>
    <w:rsid w:val="00563771"/>
    <w:rsid w:val="005749A1"/>
    <w:rsid w:val="00575D69"/>
    <w:rsid w:val="00577483"/>
    <w:rsid w:val="00581F89"/>
    <w:rsid w:val="005879F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44645"/>
    <w:rsid w:val="00646778"/>
    <w:rsid w:val="00647157"/>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B5E8C"/>
    <w:rsid w:val="006B6ECF"/>
    <w:rsid w:val="006C2142"/>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1240F"/>
    <w:rsid w:val="00714FD1"/>
    <w:rsid w:val="007234B7"/>
    <w:rsid w:val="00727202"/>
    <w:rsid w:val="00727223"/>
    <w:rsid w:val="00727583"/>
    <w:rsid w:val="00730974"/>
    <w:rsid w:val="00730FC3"/>
    <w:rsid w:val="0073317E"/>
    <w:rsid w:val="007441D5"/>
    <w:rsid w:val="00744A68"/>
    <w:rsid w:val="00753402"/>
    <w:rsid w:val="00753DD3"/>
    <w:rsid w:val="007557AC"/>
    <w:rsid w:val="00761618"/>
    <w:rsid w:val="00765BCB"/>
    <w:rsid w:val="00770E62"/>
    <w:rsid w:val="00771ED4"/>
    <w:rsid w:val="0077629A"/>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D60F3"/>
    <w:rsid w:val="007E32CC"/>
    <w:rsid w:val="007E4E87"/>
    <w:rsid w:val="007E5447"/>
    <w:rsid w:val="007E70D3"/>
    <w:rsid w:val="007E7901"/>
    <w:rsid w:val="007E7933"/>
    <w:rsid w:val="007F0DD6"/>
    <w:rsid w:val="007F3CB6"/>
    <w:rsid w:val="007F5143"/>
    <w:rsid w:val="00806A81"/>
    <w:rsid w:val="0082404C"/>
    <w:rsid w:val="008264EE"/>
    <w:rsid w:val="00831CDB"/>
    <w:rsid w:val="00840A8D"/>
    <w:rsid w:val="00843563"/>
    <w:rsid w:val="00855419"/>
    <w:rsid w:val="008611A8"/>
    <w:rsid w:val="00862B1D"/>
    <w:rsid w:val="00863FD7"/>
    <w:rsid w:val="008642A3"/>
    <w:rsid w:val="0086478A"/>
    <w:rsid w:val="00867B30"/>
    <w:rsid w:val="00872132"/>
    <w:rsid w:val="00886952"/>
    <w:rsid w:val="008A45BF"/>
    <w:rsid w:val="008A4CC1"/>
    <w:rsid w:val="008A58E9"/>
    <w:rsid w:val="008B4F36"/>
    <w:rsid w:val="008B644B"/>
    <w:rsid w:val="008C7A61"/>
    <w:rsid w:val="008D3268"/>
    <w:rsid w:val="008E3885"/>
    <w:rsid w:val="008F01E6"/>
    <w:rsid w:val="008F0B17"/>
    <w:rsid w:val="008F0CC1"/>
    <w:rsid w:val="008F335D"/>
    <w:rsid w:val="008F33E1"/>
    <w:rsid w:val="008F5C30"/>
    <w:rsid w:val="009022A2"/>
    <w:rsid w:val="009047B5"/>
    <w:rsid w:val="009049CA"/>
    <w:rsid w:val="009060E3"/>
    <w:rsid w:val="0091684D"/>
    <w:rsid w:val="00930B2C"/>
    <w:rsid w:val="009321B0"/>
    <w:rsid w:val="00933085"/>
    <w:rsid w:val="0093586C"/>
    <w:rsid w:val="00941CBB"/>
    <w:rsid w:val="009422C6"/>
    <w:rsid w:val="00942DC6"/>
    <w:rsid w:val="0095261C"/>
    <w:rsid w:val="00952667"/>
    <w:rsid w:val="00952701"/>
    <w:rsid w:val="00957E71"/>
    <w:rsid w:val="009616E4"/>
    <w:rsid w:val="0096269D"/>
    <w:rsid w:val="00964634"/>
    <w:rsid w:val="00970ADB"/>
    <w:rsid w:val="009723F3"/>
    <w:rsid w:val="009745CC"/>
    <w:rsid w:val="00982837"/>
    <w:rsid w:val="00982D33"/>
    <w:rsid w:val="00984AB4"/>
    <w:rsid w:val="0098567B"/>
    <w:rsid w:val="009966CC"/>
    <w:rsid w:val="00996E1A"/>
    <w:rsid w:val="00997E55"/>
    <w:rsid w:val="009A2669"/>
    <w:rsid w:val="009A521A"/>
    <w:rsid w:val="009A5845"/>
    <w:rsid w:val="009B008E"/>
    <w:rsid w:val="009B2C49"/>
    <w:rsid w:val="009B5070"/>
    <w:rsid w:val="009B62A3"/>
    <w:rsid w:val="009C1640"/>
    <w:rsid w:val="009C5EB8"/>
    <w:rsid w:val="009C7D99"/>
    <w:rsid w:val="009E3952"/>
    <w:rsid w:val="009E6D6C"/>
    <w:rsid w:val="009E7AD0"/>
    <w:rsid w:val="00A01049"/>
    <w:rsid w:val="00A019EC"/>
    <w:rsid w:val="00A062D8"/>
    <w:rsid w:val="00A17331"/>
    <w:rsid w:val="00A21B71"/>
    <w:rsid w:val="00A23E83"/>
    <w:rsid w:val="00A274F5"/>
    <w:rsid w:val="00A27DAD"/>
    <w:rsid w:val="00A30E83"/>
    <w:rsid w:val="00A36DA8"/>
    <w:rsid w:val="00A4491C"/>
    <w:rsid w:val="00A57BEC"/>
    <w:rsid w:val="00A6694C"/>
    <w:rsid w:val="00A80A9F"/>
    <w:rsid w:val="00A80D81"/>
    <w:rsid w:val="00A83D3B"/>
    <w:rsid w:val="00A845E2"/>
    <w:rsid w:val="00A87856"/>
    <w:rsid w:val="00A87D9C"/>
    <w:rsid w:val="00A9032B"/>
    <w:rsid w:val="00A92222"/>
    <w:rsid w:val="00A96403"/>
    <w:rsid w:val="00AA0583"/>
    <w:rsid w:val="00AA141C"/>
    <w:rsid w:val="00AB0344"/>
    <w:rsid w:val="00AB66E4"/>
    <w:rsid w:val="00AC730F"/>
    <w:rsid w:val="00AD2650"/>
    <w:rsid w:val="00AD5B76"/>
    <w:rsid w:val="00AD67E0"/>
    <w:rsid w:val="00AE7181"/>
    <w:rsid w:val="00AE784E"/>
    <w:rsid w:val="00AE7B9D"/>
    <w:rsid w:val="00AF06C8"/>
    <w:rsid w:val="00AF6E49"/>
    <w:rsid w:val="00AF78B6"/>
    <w:rsid w:val="00B05748"/>
    <w:rsid w:val="00B11C41"/>
    <w:rsid w:val="00B12227"/>
    <w:rsid w:val="00B21AC6"/>
    <w:rsid w:val="00B2432E"/>
    <w:rsid w:val="00B25BD6"/>
    <w:rsid w:val="00B3226C"/>
    <w:rsid w:val="00B36E22"/>
    <w:rsid w:val="00B376CF"/>
    <w:rsid w:val="00B37EC6"/>
    <w:rsid w:val="00B37F70"/>
    <w:rsid w:val="00B42768"/>
    <w:rsid w:val="00B52B19"/>
    <w:rsid w:val="00B608CE"/>
    <w:rsid w:val="00B60B82"/>
    <w:rsid w:val="00B62DA3"/>
    <w:rsid w:val="00B74E5C"/>
    <w:rsid w:val="00B76F4D"/>
    <w:rsid w:val="00B80460"/>
    <w:rsid w:val="00B80463"/>
    <w:rsid w:val="00B80DC7"/>
    <w:rsid w:val="00B8676D"/>
    <w:rsid w:val="00B936DF"/>
    <w:rsid w:val="00B961FD"/>
    <w:rsid w:val="00B9651D"/>
    <w:rsid w:val="00BA299E"/>
    <w:rsid w:val="00BA5FBB"/>
    <w:rsid w:val="00BB7F1E"/>
    <w:rsid w:val="00BC2E74"/>
    <w:rsid w:val="00BC2EF7"/>
    <w:rsid w:val="00BC6BD9"/>
    <w:rsid w:val="00BD6C3A"/>
    <w:rsid w:val="00BE1594"/>
    <w:rsid w:val="00BE1D59"/>
    <w:rsid w:val="00BE2AB9"/>
    <w:rsid w:val="00BE413F"/>
    <w:rsid w:val="00BE7A7B"/>
    <w:rsid w:val="00BF2318"/>
    <w:rsid w:val="00BF2766"/>
    <w:rsid w:val="00C01579"/>
    <w:rsid w:val="00C02506"/>
    <w:rsid w:val="00C02A0F"/>
    <w:rsid w:val="00C05CE2"/>
    <w:rsid w:val="00C1292F"/>
    <w:rsid w:val="00C13748"/>
    <w:rsid w:val="00C21F90"/>
    <w:rsid w:val="00C2362E"/>
    <w:rsid w:val="00C240FC"/>
    <w:rsid w:val="00C2772A"/>
    <w:rsid w:val="00C316D0"/>
    <w:rsid w:val="00C33E8A"/>
    <w:rsid w:val="00C35C9A"/>
    <w:rsid w:val="00C40F84"/>
    <w:rsid w:val="00C42DF0"/>
    <w:rsid w:val="00C4781D"/>
    <w:rsid w:val="00C5122A"/>
    <w:rsid w:val="00C53962"/>
    <w:rsid w:val="00C600F4"/>
    <w:rsid w:val="00C6222A"/>
    <w:rsid w:val="00C656BD"/>
    <w:rsid w:val="00C66777"/>
    <w:rsid w:val="00C7262D"/>
    <w:rsid w:val="00C73628"/>
    <w:rsid w:val="00C80001"/>
    <w:rsid w:val="00C90EEF"/>
    <w:rsid w:val="00C91A37"/>
    <w:rsid w:val="00C92F13"/>
    <w:rsid w:val="00C93974"/>
    <w:rsid w:val="00C955CF"/>
    <w:rsid w:val="00C9752B"/>
    <w:rsid w:val="00C9752F"/>
    <w:rsid w:val="00CA1F2B"/>
    <w:rsid w:val="00CA264E"/>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4D26"/>
    <w:rsid w:val="00CF6610"/>
    <w:rsid w:val="00CF67B1"/>
    <w:rsid w:val="00D00F84"/>
    <w:rsid w:val="00D02338"/>
    <w:rsid w:val="00D04A78"/>
    <w:rsid w:val="00D079B6"/>
    <w:rsid w:val="00D11DB2"/>
    <w:rsid w:val="00D250BA"/>
    <w:rsid w:val="00D26B5E"/>
    <w:rsid w:val="00D31DE1"/>
    <w:rsid w:val="00D345E9"/>
    <w:rsid w:val="00D358C6"/>
    <w:rsid w:val="00D360F5"/>
    <w:rsid w:val="00D3777A"/>
    <w:rsid w:val="00D433FD"/>
    <w:rsid w:val="00D460D3"/>
    <w:rsid w:val="00D50E4B"/>
    <w:rsid w:val="00D551A3"/>
    <w:rsid w:val="00D55AEE"/>
    <w:rsid w:val="00D56CFF"/>
    <w:rsid w:val="00D62B0F"/>
    <w:rsid w:val="00D64337"/>
    <w:rsid w:val="00D838FD"/>
    <w:rsid w:val="00D9132C"/>
    <w:rsid w:val="00D95983"/>
    <w:rsid w:val="00D95F87"/>
    <w:rsid w:val="00DA0FA8"/>
    <w:rsid w:val="00DA30D8"/>
    <w:rsid w:val="00DA6A2E"/>
    <w:rsid w:val="00DB2562"/>
    <w:rsid w:val="00DC0370"/>
    <w:rsid w:val="00DC2945"/>
    <w:rsid w:val="00DD1640"/>
    <w:rsid w:val="00DD19DC"/>
    <w:rsid w:val="00DD4E73"/>
    <w:rsid w:val="00DE212B"/>
    <w:rsid w:val="00DE6C5E"/>
    <w:rsid w:val="00DE756D"/>
    <w:rsid w:val="00DE78DD"/>
    <w:rsid w:val="00DF16C8"/>
    <w:rsid w:val="00DF3944"/>
    <w:rsid w:val="00E0292A"/>
    <w:rsid w:val="00E12CEB"/>
    <w:rsid w:val="00E15949"/>
    <w:rsid w:val="00E16682"/>
    <w:rsid w:val="00E16C25"/>
    <w:rsid w:val="00E20A9E"/>
    <w:rsid w:val="00E22994"/>
    <w:rsid w:val="00E3091C"/>
    <w:rsid w:val="00E30EA8"/>
    <w:rsid w:val="00E31685"/>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10767"/>
    <w:rsid w:val="00F109DF"/>
    <w:rsid w:val="00F11095"/>
    <w:rsid w:val="00F120CA"/>
    <w:rsid w:val="00F15149"/>
    <w:rsid w:val="00F16CCE"/>
    <w:rsid w:val="00F23289"/>
    <w:rsid w:val="00F258EF"/>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483D"/>
    <w:rsid w:val="00F95F1A"/>
    <w:rsid w:val="00FA109A"/>
    <w:rsid w:val="00FA16B7"/>
    <w:rsid w:val="00FA17C3"/>
    <w:rsid w:val="00FA5B57"/>
    <w:rsid w:val="00FA5D56"/>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header" Target="header19.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header" Target="header18.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header" Target="header2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TotalTime>
  <Pages>64</Pages>
  <Words>11360</Words>
  <Characters>6475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6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80</cp:revision>
  <cp:lastPrinted>2020-12-28T07:16:00Z</cp:lastPrinted>
  <dcterms:created xsi:type="dcterms:W3CDTF">2020-11-03T17:00:00Z</dcterms:created>
  <dcterms:modified xsi:type="dcterms:W3CDTF">2021-04-3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